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Pr="004E3857"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xml:space="preserve">.  These soilborne diseases ha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oders et al., 2007)</w:t>
      </w:r>
      <w:r w:rsidRPr="004E3857">
        <w:rPr>
          <w:bCs/>
        </w:rPr>
        <w:fldChar w:fldCharType="end"/>
      </w:r>
      <w:r w:rsidRPr="004E3857">
        <w:rPr>
          <w:bCs/>
        </w:rPr>
        <w:t xml:space="preserve">.  </w:t>
      </w:r>
    </w:p>
    <w:p w14:paraId="66C9A3EE" w14:textId="2D56D662" w:rsidR="00D633FE" w:rsidRPr="004E3857"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 xml:space="preserve">have increased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D926DB">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r w:rsidR="00BE64CB">
        <w:rPr>
          <w:bCs/>
        </w:rPr>
        <w:t>W</w:t>
      </w:r>
      <w:r w:rsidRPr="004E3857">
        <w:rPr>
          <w:bCs/>
        </w:rPr>
        <w:t xml:space="preserve">e </w:t>
      </w:r>
      <w:r w:rsidR="00BE64CB">
        <w:rPr>
          <w:bCs/>
        </w:rPr>
        <w:t>initially utilized a</w:t>
      </w:r>
      <w:r w:rsidRPr="004E3857">
        <w:rPr>
          <w:bCs/>
        </w:rPr>
        <w:t xml:space="preserve"> culture-based approach to start understanding the diversity of oomycetes associated </w:t>
      </w:r>
      <w:r w:rsidR="00BE64CB">
        <w:rPr>
          <w:bCs/>
        </w:rPr>
        <w:t>with</w:t>
      </w:r>
      <w:r w:rsidRPr="004E3857">
        <w:rPr>
          <w:bCs/>
        </w:rPr>
        <w:t xml:space="preserve"> soybean seedling diseases in the </w:t>
      </w:r>
      <w:r w:rsidR="00BE64CB">
        <w:rPr>
          <w:bCs/>
        </w:rPr>
        <w:t>US</w:t>
      </w:r>
      <w:r w:rsidR="003E4185">
        <w:rPr>
          <w:bCs/>
        </w:rPr>
        <w:t xml:space="preserve"> sampling in 2011 and 2012</w:t>
      </w:r>
      <w:r w:rsidRPr="004E3857">
        <w:rPr>
          <w:bCs/>
        </w:rPr>
        <w:t xml:space="preserve">. </w:t>
      </w:r>
      <w:r w:rsidR="003E4185">
        <w:rPr>
          <w:bCs/>
        </w:rPr>
        <w:t xml:space="preserve"> </w:t>
      </w:r>
      <w:r w:rsidR="00E67EAD">
        <w:rPr>
          <w:bCs/>
        </w:rPr>
        <w:t xml:space="preserve">A </w:t>
      </w:r>
      <w:r w:rsidR="00E67EAD" w:rsidRPr="004E3857">
        <w:t xml:space="preserve">semi-selective medium </w:t>
      </w:r>
      <w:r w:rsidR="00E67EAD">
        <w:t>was selected</w:t>
      </w:r>
      <w:r w:rsidR="00E67EAD" w:rsidRPr="004E3857">
        <w:t xml:space="preserve"> to increase the recovery rate of </w:t>
      </w:r>
      <w:r w:rsidR="00E67EAD">
        <w:t xml:space="preserve">a </w:t>
      </w:r>
      <w:r w:rsidR="00E67EAD" w:rsidRPr="004E3857">
        <w:t>group of organisms</w:t>
      </w:r>
      <w:r w:rsidR="00E67EAD">
        <w:t xml:space="preserve">, in this case Oomycetes.  </w:t>
      </w:r>
      <w:r w:rsidR="00BE64CB">
        <w:rPr>
          <w:bCs/>
        </w:rPr>
        <w:t>The identity of the species was confirmed based on the sequencing of Internal Transcribed Spacer (ITS) of the ribosomal DNA.</w:t>
      </w:r>
    </w:p>
    <w:p w14:paraId="33B39C2D" w14:textId="1A161504" w:rsidR="00BE13AD" w:rsidRPr="005F3981" w:rsidRDefault="003E4185" w:rsidP="00BE13AD">
      <w:pPr>
        <w:spacing w:after="0"/>
        <w:ind w:firstLine="360"/>
      </w:pPr>
      <w:r>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fldChar w:fldCharType="begin"/>
      </w:r>
      <w:r w:rsidR="00D926DB">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fldChar w:fldCharType="separate"/>
      </w:r>
      <w:r>
        <w:rPr>
          <w:noProof/>
        </w:rPr>
        <w:t>(Kang et al., 2010)</w:t>
      </w:r>
      <w:r>
        <w:fldChar w:fldCharType="end"/>
      </w:r>
      <w:r>
        <w:t xml:space="preserve">. </w:t>
      </w:r>
      <w:r w:rsidR="00BE13AD">
        <w:t>Different studies have been done co-relating environmental data with fungal species distribution, resulting on the identification of different drivers such a soil properties and latitude</w:t>
      </w:r>
      <w:r w:rsidR="00845B95">
        <w:t xml:space="preserve"> </w: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 </w:instrTex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DATA </w:instrText>
      </w:r>
      <w:r w:rsidR="00845B95">
        <w:fldChar w:fldCharType="end"/>
      </w:r>
      <w:r w:rsidR="00845B95">
        <w:fldChar w:fldCharType="separate"/>
      </w:r>
      <w:r w:rsidR="00845B95">
        <w:rPr>
          <w:noProof/>
        </w:rPr>
        <w:t>(Tedersoo et al., 2014)</w:t>
      </w:r>
      <w:r w:rsidR="00845B95">
        <w:fldChar w:fldCharType="end"/>
      </w:r>
      <w:r w:rsidR="00BE13AD">
        <w:t xml:space="preserve">.  </w:t>
      </w:r>
      <w:r>
        <w:t xml:space="preserve">However, the relationship of species distribution and environmental factors is undetermined for </w:t>
      </w:r>
      <w:r w:rsidR="00BE13AD">
        <w:t xml:space="preserve">the oomycetes.  </w:t>
      </w:r>
      <w:r w:rsidR="00BE13AD" w:rsidRPr="005F3981">
        <w:t xml:space="preserve">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w:t>
      </w:r>
      <w:r w:rsidR="00BE13AD">
        <w:t>In addition, we also hypothesize</w:t>
      </w:r>
      <w:r w:rsidR="00BE13AD" w:rsidRPr="005F3981">
        <w:t xml:space="preserve"> that there are </w:t>
      </w:r>
      <w:r w:rsidR="00BE13AD">
        <w:t>climatic</w:t>
      </w:r>
      <w:r w:rsidR="00BE13AD" w:rsidRPr="005F3981">
        <w:t xml:space="preserve"> and </w:t>
      </w:r>
      <w:r w:rsidR="00BE13AD">
        <w:t>edaphic</w:t>
      </w:r>
      <w:r w:rsidR="00BE13AD" w:rsidRPr="005F3981">
        <w:t xml:space="preserve"> factors driving the presence and abundance of these oomycetes on the different fields</w:t>
      </w:r>
      <w:r w:rsidR="00BE13AD">
        <w:t>.</w:t>
      </w:r>
    </w:p>
    <w:p w14:paraId="4C07CD16" w14:textId="5517C50A" w:rsidR="00D633FE" w:rsidRDefault="009D2D11" w:rsidP="00EF678C">
      <w:pPr>
        <w:spacing w:after="0"/>
        <w:ind w:firstLine="720"/>
      </w:pPr>
      <w:r w:rsidRPr="004E3857">
        <w:t xml:space="preserve">The study </w:t>
      </w:r>
      <w:r>
        <w:t xml:space="preserve">of </w:t>
      </w:r>
      <w:r w:rsidRPr="004E3857">
        <w:t xml:space="preserve">the diversity of oomycete pathogens associated to crops like soybean will provide a better understanding of the complexes of organisms that might be associated </w:t>
      </w:r>
      <w:r>
        <w:t>with</w:t>
      </w:r>
      <w:r w:rsidRPr="004E3857">
        <w:t xml:space="preserve"> disease under specific conditions, </w:t>
      </w:r>
      <w:r>
        <w:t>for instance climatic and edaphic variables</w:t>
      </w:r>
      <w:r w:rsidRPr="004E3857">
        <w:t>.</w:t>
      </w:r>
      <w:r>
        <w:t xml:space="preserve">  In order to conduct the analysis different linear models will be evaluated to disentangle the role of different factors on oomycete diversity, also including geographical variables such as latitude to evaluate the hypothesis of diversity on relation to distance from the equator.  </w:t>
      </w:r>
      <w:r w:rsidR="00D633FE" w:rsidRPr="004E3857">
        <w:t xml:space="preserve">The understanding of microbial communities associated </w:t>
      </w:r>
      <w:r>
        <w:t xml:space="preserve">with soybean </w:t>
      </w:r>
      <w:r w:rsidR="00D633FE" w:rsidRPr="004E3857">
        <w:t xml:space="preserve">will be significant since </w:t>
      </w:r>
      <w:r>
        <w:t>it is major crop</w:t>
      </w:r>
      <w:r w:rsidR="00D633FE" w:rsidRPr="004E3857">
        <w:t xml:space="preserve"> with </w:t>
      </w:r>
      <w:r w:rsidR="00D633FE" w:rsidRPr="004E3857">
        <w:lastRenderedPageBreak/>
        <w:t>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0BEEE215" w:rsidR="00D633FE" w:rsidRPr="009D2D11" w:rsidRDefault="009D2D11" w:rsidP="009D2D11">
      <w:pPr>
        <w:spacing w:after="0"/>
        <w:rPr>
          <w:b/>
        </w:rPr>
      </w:pPr>
      <w:r w:rsidRPr="009D2D11">
        <w:rPr>
          <w:b/>
        </w:rPr>
        <w:t>Methods</w:t>
      </w:r>
    </w:p>
    <w:p w14:paraId="139652C5" w14:textId="35BFD22F" w:rsidR="00D926DB" w:rsidRPr="00D926DB" w:rsidRDefault="00D926DB" w:rsidP="00EF678C">
      <w:pPr>
        <w:spacing w:after="0"/>
        <w:ind w:firstLine="360"/>
        <w:rPr>
          <w:i/>
        </w:rPr>
      </w:pPr>
      <w:r w:rsidRPr="00D926DB">
        <w:rPr>
          <w:i/>
        </w:rPr>
        <w:t>Sample</w:t>
      </w:r>
      <w:r w:rsidR="00434BC0">
        <w:rPr>
          <w:i/>
        </w:rPr>
        <w:t xml:space="preserve"> collection, species ID and climatic data</w:t>
      </w:r>
    </w:p>
    <w:p w14:paraId="1BDA0299" w14:textId="20781037" w:rsidR="005F3981" w:rsidRDefault="00D926DB" w:rsidP="00EF678C">
      <w:pPr>
        <w:spacing w:after="0"/>
        <w:ind w:firstLine="360"/>
      </w:pPr>
      <w:r>
        <w:t>Root rot symptomatic soybean seedlings were collected from fields with a history of plant establishment issues and damping-off.</w:t>
      </w:r>
      <w:r w:rsidR="005F3981" w:rsidRPr="005F3981">
        <w:t xml:space="preserve"> </w:t>
      </w:r>
      <w:r>
        <w:t xml:space="preserve"> A total </w:t>
      </w:r>
      <w:r w:rsidRPr="005F3981">
        <w:t>50 symptomatic seedlings were collected in W-shaped transect</w:t>
      </w:r>
      <w:r>
        <w:t xml:space="preserve"> in a field (replication unit).  Within a state, 6 fields were sample and a total of</w:t>
      </w:r>
      <w:r w:rsidR="005F3981" w:rsidRPr="005F3981">
        <w:t xml:space="preserve"> 10 to 12 st</w:t>
      </w:r>
      <w:r>
        <w:t xml:space="preserve">ates were sampled in two years 2011 and 2012 (Figure 1).  </w:t>
      </w:r>
      <w:r w:rsidR="005F3981" w:rsidRPr="005F3981">
        <w:t xml:space="preserve">Thus, </w:t>
      </w:r>
      <w:r w:rsidR="00AC7E5F">
        <w:t xml:space="preserve">a hierarchical sampling was conducted </w:t>
      </w:r>
      <w:r w:rsidR="00AC7E5F" w:rsidRPr="005F3981">
        <w:t>collecting</w:t>
      </w:r>
      <w:r w:rsidR="00AC7E5F">
        <w:t xml:space="preserve"> plants within </w:t>
      </w:r>
      <w:r w:rsidR="005F3981" w:rsidRPr="005F3981">
        <w:t>single fields within states in the Midwest</w:t>
      </w:r>
      <w:r>
        <w:t>.</w:t>
      </w:r>
    </w:p>
    <w:p w14:paraId="5DCEEA75" w14:textId="77777777" w:rsidR="00D926DB" w:rsidRPr="005F3981" w:rsidRDefault="00D926DB" w:rsidP="00EF678C">
      <w:pPr>
        <w:spacing w:after="0"/>
        <w:ind w:firstLine="360"/>
      </w:pPr>
    </w:p>
    <w:p w14:paraId="15A2780F" w14:textId="092A9D35" w:rsidR="005F3981" w:rsidRDefault="00D926DB" w:rsidP="00AC7E5F">
      <w:pPr>
        <w:spacing w:after="0"/>
        <w:jc w:val="center"/>
      </w:pPr>
      <w:r w:rsidRPr="005F3981">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Default="00AC7E5F" w:rsidP="00AC7E5F">
      <w:pPr>
        <w:spacing w:after="0"/>
        <w:jc w:val="center"/>
      </w:pPr>
      <w:r w:rsidRPr="00AC7E5F">
        <w:rPr>
          <w:b/>
        </w:rPr>
        <w:t>Figure 1.</w:t>
      </w:r>
      <w:r>
        <w:t xml:space="preserve">  Soybean fields sampled across the Midwest during 2011 and 2012.</w:t>
      </w:r>
    </w:p>
    <w:p w14:paraId="7C3723FA" w14:textId="77777777" w:rsidR="00D926DB" w:rsidRDefault="00D926DB" w:rsidP="00EF678C">
      <w:pPr>
        <w:spacing w:after="0"/>
        <w:ind w:firstLine="720"/>
      </w:pPr>
    </w:p>
    <w:p w14:paraId="5147D733" w14:textId="2924E686" w:rsidR="00434BC0" w:rsidRPr="00434BC0" w:rsidRDefault="00AC7E5F" w:rsidP="00434BC0">
      <w:pPr>
        <w:spacing w:after="0"/>
        <w:ind w:firstLine="720"/>
      </w:pPr>
      <w:r>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t xml:space="preserve">isolation.  Hyphal tips were transferred to clean media and pure cultures were stored and grown for DNA extraction.  DNA </w:t>
      </w:r>
      <w:r w:rsidR="00131B34">
        <w:t>extractions were</w:t>
      </w:r>
      <w:r w:rsidR="00D16828">
        <w:t xml:space="preserve"> conducted at the genomics center (RTSF – MSU) using a phenol-chloroform automated system (</w:t>
      </w:r>
      <w:proofErr w:type="spellStart"/>
      <w:r w:rsidR="00D16828" w:rsidRPr="00D16828">
        <w:t>AutoGen</w:t>
      </w:r>
      <w:proofErr w:type="spellEnd"/>
      <w:r w:rsidR="00D16828" w:rsidRPr="00D16828">
        <w:t xml:space="preserve"> Inc., Holliston, MA)</w:t>
      </w:r>
      <w:r w:rsidR="00D16828">
        <w:t>.</w:t>
      </w:r>
      <w:r w:rsidR="00131B34">
        <w:t xml:space="preserve">  Isolates were identified by amplification and sequencing of the Internal Transcribed Spacer (ITS) of the </w:t>
      </w:r>
      <w:proofErr w:type="spellStart"/>
      <w:r w:rsidR="00131B34">
        <w:t>rDNA</w:t>
      </w:r>
      <w:proofErr w:type="spellEnd"/>
      <w:r w:rsidR="00131B34">
        <w:t xml:space="preserve"> using primers ITS6 and ITS4 </w:t>
      </w:r>
      <w:r w:rsidR="00131B34">
        <w:fldChar w:fldCharType="begin"/>
      </w:r>
      <w:r w:rsidR="00131B34">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fldChar w:fldCharType="separate"/>
      </w:r>
      <w:r w:rsidR="00131B34">
        <w:rPr>
          <w:noProof/>
        </w:rPr>
        <w:t>(Cooke et al., 2000)</w:t>
      </w:r>
      <w:r w:rsidR="00131B34">
        <w:fldChar w:fldCharType="end"/>
      </w:r>
      <w:r w:rsidR="00131B34">
        <w:t xml:space="preserve">.  Sequences were assembled using CodonCode Aligner </w:t>
      </w:r>
      <w:r w:rsidR="00434BC0">
        <w:t>(</w:t>
      </w:r>
      <w:r w:rsidR="00434BC0" w:rsidRPr="00434BC0">
        <w:rPr>
          <w:bCs/>
        </w:rPr>
        <w:t>CodonCode</w:t>
      </w:r>
      <w:r w:rsidR="00434BC0" w:rsidRPr="00434BC0">
        <w:t> Corp., Dedham, MA, USA</w:t>
      </w:r>
      <w:r w:rsidR="00434BC0">
        <w:t>) and corroborated against a local database.</w:t>
      </w:r>
    </w:p>
    <w:p w14:paraId="45526AAF" w14:textId="158B78B9" w:rsidR="005F3981" w:rsidRPr="005F3981" w:rsidRDefault="00434BC0" w:rsidP="00434BC0">
      <w:pPr>
        <w:spacing w:after="0"/>
        <w:ind w:firstLine="720"/>
      </w:pPr>
      <w:r>
        <w:t>Climatic data was collected based GIS coordinates for each sample location and use</w:t>
      </w:r>
      <w:r w:rsidR="00C04DBD">
        <w:t>d</w:t>
      </w:r>
      <w:r>
        <w:t xml:space="preserve"> to query different climatic databases to obtain different environmental parameters</w:t>
      </w:r>
      <w:r w:rsidR="005F3981" w:rsidRPr="005F3981">
        <w:t xml:space="preserve">.  </w:t>
      </w:r>
    </w:p>
    <w:p w14:paraId="05D39890" w14:textId="77777777" w:rsidR="00E60F6B" w:rsidRPr="005F3981" w:rsidRDefault="00E60F6B" w:rsidP="00EF678C">
      <w:pPr>
        <w:spacing w:after="0"/>
      </w:pPr>
    </w:p>
    <w:p w14:paraId="21908FC0" w14:textId="73172AF1" w:rsidR="00E60F6B" w:rsidRPr="00434BC0" w:rsidRDefault="00434BC0" w:rsidP="00EF678C">
      <w:pPr>
        <w:spacing w:after="0"/>
        <w:rPr>
          <w:i/>
        </w:rPr>
      </w:pPr>
      <w:r>
        <w:rPr>
          <w:i/>
        </w:rPr>
        <w:t>Statistical methods</w:t>
      </w:r>
    </w:p>
    <w:p w14:paraId="2D0CA933" w14:textId="56084032" w:rsidR="001D5CAF" w:rsidRDefault="00C04DBD" w:rsidP="00EF678C">
      <w:pPr>
        <w:spacing w:after="0"/>
        <w:ind w:firstLine="360"/>
      </w:pPr>
      <w:r>
        <w:t>A dataset was constructed based o</w:t>
      </w:r>
      <w:r w:rsidR="00F82CE6">
        <w:t xml:space="preserve">n number of species identified and </w:t>
      </w:r>
      <w:r>
        <w:t>diversity indices</w:t>
      </w:r>
      <w:r w:rsidR="00F82CE6">
        <w:t>.  In addition, based on latitude and longitude also included in the dataset, climate data such as temperature and precipitation were collected.  Data was initi</w:t>
      </w:r>
      <w:r w:rsidR="00D677C1">
        <w:t xml:space="preserve">ally explored to </w:t>
      </w:r>
      <w:r w:rsidR="00F175B4">
        <w:t>determine the</w:t>
      </w:r>
      <w:r w:rsidR="00D677C1">
        <w:t xml:space="preserve"> transformation of the data or </w:t>
      </w:r>
      <w:r w:rsidR="00F175B4">
        <w:t xml:space="preserve">exclusion of data.  </w:t>
      </w:r>
      <w:r w:rsidR="008929C9">
        <w:t xml:space="preserve">The field corresponding to Arkansas collected on 2011 was removed from the data due to issues during data collection since only one field was sampled, and it was oversampled deviating from methods followed in other fields.  </w:t>
      </w:r>
      <w:r w:rsidR="00F175B4">
        <w:t xml:space="preserve">Parameters that contain quantitative data, such as temperature, precipitation and latitude were centered to reduce possible issues with colinearity.  </w:t>
      </w:r>
      <w:r w:rsidR="005A242B">
        <w:t xml:space="preserve">These parameters were centered and added to the data to explore data and construct models.  </w:t>
      </w:r>
      <w:r w:rsidR="00F175B4">
        <w:t xml:space="preserve">As part of the exploration, </w:t>
      </w:r>
      <w:r w:rsidR="001D5CAF">
        <w:t>plots of different parameters were examined against operational taxonomic units (OTU) or Shannon index.</w:t>
      </w:r>
    </w:p>
    <w:p w14:paraId="17B10C56" w14:textId="77777777" w:rsidR="001001E6" w:rsidRDefault="001001E6" w:rsidP="00EF678C">
      <w:pPr>
        <w:spacing w:after="0"/>
        <w:ind w:firstLine="360"/>
      </w:pPr>
      <w:bookmarkStart w:id="0" w:name="_GoBack"/>
      <w:bookmarkEnd w:id="0"/>
    </w:p>
    <w:p w14:paraId="41E77E82" w14:textId="59C3D667" w:rsidR="00E60F6B" w:rsidRPr="005F3981" w:rsidRDefault="001D5CAF" w:rsidP="00EF678C">
      <w:pPr>
        <w:spacing w:after="0"/>
        <w:ind w:firstLine="360"/>
      </w:pPr>
      <w:r>
        <w:t xml:space="preserve"> </w:t>
      </w:r>
      <w:r w:rsidR="00E60F6B" w:rsidRPr="005F3981">
        <w:t>Statistical methods will help me to understand if there is a pattern across the different states sampled (10 states total) to determine what are (if there is any) difference of community structure across the soybean fields on different states, or if there is different factors that affect the community structure of oomycetes promoting a conducive environment for pathogenic species.  Therefore methods on multivariate statistics, correlation of diversity with different factors (e.g. temperature, soil moisture, soil type) will provide some basis on the distribution of these species.  If those factors are determined, we can also use to better approach to model the presence of this oomycetes (e.g. general linear model using a reduction of dimensions on my diversity data to compare that to different environmental data) and the risks implied with their presence/abundance also considering their environment.</w:t>
      </w: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associated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56B83EAB" w14:textId="77777777" w:rsidR="00131B34" w:rsidRPr="00131B34" w:rsidRDefault="00A137D9" w:rsidP="00131B34">
      <w:pPr>
        <w:pStyle w:val="EndNoteBibliography"/>
        <w:spacing w:after="240"/>
        <w:rPr>
          <w:noProof/>
        </w:rPr>
      </w:pPr>
      <w:r>
        <w:fldChar w:fldCharType="begin"/>
      </w:r>
      <w:r>
        <w:instrText xml:space="preserve"> ADDIN EN.REFLIST </w:instrText>
      </w:r>
      <w:r>
        <w:fldChar w:fldCharType="separate"/>
      </w:r>
      <w:r w:rsidR="00131B34" w:rsidRPr="00131B34">
        <w:rPr>
          <w:noProof/>
        </w:rPr>
        <w:t xml:space="preserve">Arcate JM, Karp MA, Nelson EB, 2006. Diversity of peronosporomycete (oomycete) communities associated with the rhizosphere of different plant species. </w:t>
      </w:r>
      <w:r w:rsidR="00131B34" w:rsidRPr="00131B34">
        <w:rPr>
          <w:i/>
          <w:noProof/>
        </w:rPr>
        <w:t>Microbial Ecology</w:t>
      </w:r>
      <w:r w:rsidR="00131B34" w:rsidRPr="00131B34">
        <w:rPr>
          <w:noProof/>
        </w:rPr>
        <w:t xml:space="preserve"> </w:t>
      </w:r>
      <w:r w:rsidR="00131B34" w:rsidRPr="00131B34">
        <w:rPr>
          <w:b/>
          <w:noProof/>
        </w:rPr>
        <w:t>51</w:t>
      </w:r>
      <w:r w:rsidR="00131B34" w:rsidRPr="00131B34">
        <w:rPr>
          <w:noProof/>
        </w:rPr>
        <w:t>, 36-50.</w:t>
      </w:r>
    </w:p>
    <w:p w14:paraId="50647357" w14:textId="77777777" w:rsidR="00131B34" w:rsidRPr="00131B34" w:rsidRDefault="00131B34" w:rsidP="00131B34">
      <w:pPr>
        <w:pStyle w:val="EndNoteBibliography"/>
        <w:spacing w:after="240"/>
        <w:rPr>
          <w:noProof/>
        </w:rPr>
      </w:pPr>
      <w:r w:rsidRPr="00131B34">
        <w:rPr>
          <w:noProof/>
        </w:rPr>
        <w:t>Broders K, Wallhead M, Austin G</w:t>
      </w:r>
      <w:r w:rsidRPr="00131B34">
        <w:rPr>
          <w:i/>
          <w:noProof/>
        </w:rPr>
        <w:t>, et al.</w:t>
      </w:r>
      <w:r w:rsidRPr="00131B34">
        <w:rPr>
          <w:noProof/>
        </w:rPr>
        <w:t xml:space="preserve">, 2009. Association of soil chemical and physical properties with Pythium species diversity, community composition, and disease incidence. </w:t>
      </w:r>
      <w:r w:rsidRPr="00131B34">
        <w:rPr>
          <w:i/>
          <w:noProof/>
        </w:rPr>
        <w:t>Phytopathology</w:t>
      </w:r>
      <w:r w:rsidRPr="00131B34">
        <w:rPr>
          <w:noProof/>
        </w:rPr>
        <w:t xml:space="preserve"> </w:t>
      </w:r>
      <w:r w:rsidRPr="00131B34">
        <w:rPr>
          <w:b/>
          <w:noProof/>
        </w:rPr>
        <w:t>99</w:t>
      </w:r>
      <w:r w:rsidRPr="00131B34">
        <w:rPr>
          <w:noProof/>
        </w:rPr>
        <w:t>, 957-67.</w:t>
      </w:r>
    </w:p>
    <w:p w14:paraId="47E7E655" w14:textId="77777777" w:rsidR="00131B34" w:rsidRPr="00131B34" w:rsidRDefault="00131B34" w:rsidP="00131B34">
      <w:pPr>
        <w:pStyle w:val="EndNoteBibliography"/>
        <w:spacing w:after="240"/>
        <w:rPr>
          <w:noProof/>
        </w:rPr>
      </w:pPr>
      <w:r w:rsidRPr="00131B34">
        <w:rPr>
          <w:noProof/>
        </w:rPr>
        <w:t xml:space="preserve">Broders KD, Lipps PE, Paul PA, Dorrance AE, 2007. Characterization of </w:t>
      </w:r>
      <w:r w:rsidRPr="00131B34">
        <w:rPr>
          <w:i/>
          <w:noProof/>
        </w:rPr>
        <w:t>Pythium</w:t>
      </w:r>
      <w:r w:rsidRPr="00131B34">
        <w:rPr>
          <w:noProof/>
        </w:rPr>
        <w:t xml:space="preserve"> spp. Associated with Corn and Soybean Seed and Seedling Disease in Ohio. </w:t>
      </w:r>
      <w:r w:rsidRPr="00131B34">
        <w:rPr>
          <w:i/>
          <w:noProof/>
        </w:rPr>
        <w:t>Plant Disease</w:t>
      </w:r>
      <w:r w:rsidRPr="00131B34">
        <w:rPr>
          <w:noProof/>
        </w:rPr>
        <w:t xml:space="preserve"> </w:t>
      </w:r>
      <w:r w:rsidRPr="00131B34">
        <w:rPr>
          <w:b/>
          <w:noProof/>
        </w:rPr>
        <w:t>91</w:t>
      </w:r>
      <w:r w:rsidRPr="00131B34">
        <w:rPr>
          <w:noProof/>
        </w:rPr>
        <w:t>, 727-35.</w:t>
      </w:r>
    </w:p>
    <w:p w14:paraId="027FC532" w14:textId="77777777" w:rsidR="00131B34" w:rsidRPr="00131B34" w:rsidRDefault="00131B34" w:rsidP="00131B34">
      <w:pPr>
        <w:pStyle w:val="EndNoteBibliography"/>
        <w:spacing w:after="240"/>
        <w:rPr>
          <w:noProof/>
        </w:rPr>
      </w:pPr>
      <w:r w:rsidRPr="00131B34">
        <w:rPr>
          <w:noProof/>
        </w:rPr>
        <w:t xml:space="preserve">Cooke DE, Drenth A, Duncan JM, Wagels G, Brasier CM, 2000. A molecular phylogeny of Phytophthora and related oomycetes. </w:t>
      </w:r>
      <w:r w:rsidRPr="00131B34">
        <w:rPr>
          <w:i/>
          <w:noProof/>
        </w:rPr>
        <w:t>Fungal genetics and biology : FG &amp;amp; B</w:t>
      </w:r>
      <w:r w:rsidRPr="00131B34">
        <w:rPr>
          <w:noProof/>
        </w:rPr>
        <w:t xml:space="preserve"> </w:t>
      </w:r>
      <w:r w:rsidRPr="00131B34">
        <w:rPr>
          <w:b/>
          <w:noProof/>
        </w:rPr>
        <w:t>30</w:t>
      </w:r>
      <w:r w:rsidRPr="00131B34">
        <w:rPr>
          <w:noProof/>
        </w:rPr>
        <w:t>, 17-32.</w:t>
      </w:r>
    </w:p>
    <w:p w14:paraId="27E1F5D6" w14:textId="77777777" w:rsidR="00131B34" w:rsidRPr="00131B34" w:rsidRDefault="00131B34" w:rsidP="00131B34">
      <w:pPr>
        <w:pStyle w:val="EndNoteBibliography"/>
        <w:spacing w:after="240"/>
        <w:rPr>
          <w:noProof/>
        </w:rPr>
      </w:pPr>
      <w:r w:rsidRPr="00131B34">
        <w:rPr>
          <w:noProof/>
        </w:rPr>
        <w:t>Kang S, Mansfield M, Park BB</w:t>
      </w:r>
      <w:r w:rsidRPr="00131B34">
        <w:rPr>
          <w:i/>
          <w:noProof/>
        </w:rPr>
        <w:t>, et al.</w:t>
      </w:r>
      <w:r w:rsidRPr="00131B34">
        <w:rPr>
          <w:noProof/>
        </w:rPr>
        <w:t xml:space="preserve">, 2010. The promise and pitfalls of sequence-based identification of plant-pathogenic fungi and oomycetes. </w:t>
      </w:r>
      <w:r w:rsidRPr="00131B34">
        <w:rPr>
          <w:i/>
          <w:noProof/>
        </w:rPr>
        <w:t>Phytopathology</w:t>
      </w:r>
      <w:r w:rsidRPr="00131B34">
        <w:rPr>
          <w:noProof/>
        </w:rPr>
        <w:t xml:space="preserve"> </w:t>
      </w:r>
      <w:r w:rsidRPr="00131B34">
        <w:rPr>
          <w:b/>
          <w:noProof/>
        </w:rPr>
        <w:t>100</w:t>
      </w:r>
      <w:r w:rsidRPr="00131B34">
        <w:rPr>
          <w:noProof/>
        </w:rPr>
        <w:t>, 732-7.</w:t>
      </w:r>
    </w:p>
    <w:p w14:paraId="6144447C" w14:textId="77777777" w:rsidR="00131B34" w:rsidRPr="00131B34" w:rsidRDefault="00131B34" w:rsidP="00131B34">
      <w:pPr>
        <w:pStyle w:val="EndNoteBibliography"/>
        <w:spacing w:after="240"/>
        <w:rPr>
          <w:noProof/>
        </w:rPr>
      </w:pPr>
      <w:r w:rsidRPr="00131B34">
        <w:rPr>
          <w:noProof/>
        </w:rPr>
        <w:t xml:space="preserve">Koenning SR, Wrather JA, 2010. Suppression of Soybean Yield Potential in the Continental United States by Plant Diseases from 2006 to 2009. </w:t>
      </w:r>
      <w:r w:rsidRPr="00131B34">
        <w:rPr>
          <w:i/>
          <w:noProof/>
        </w:rPr>
        <w:t>Plant Health Progress</w:t>
      </w:r>
      <w:r w:rsidRPr="00131B34">
        <w:rPr>
          <w:noProof/>
        </w:rPr>
        <w:t>.</w:t>
      </w:r>
    </w:p>
    <w:p w14:paraId="2555BB1D" w14:textId="77777777" w:rsidR="00131B34" w:rsidRPr="00131B34" w:rsidRDefault="00131B34" w:rsidP="00131B34">
      <w:pPr>
        <w:pStyle w:val="EndNoteBibliography"/>
        <w:spacing w:after="240"/>
        <w:rPr>
          <w:noProof/>
        </w:rPr>
      </w:pPr>
      <w:r w:rsidRPr="00131B34">
        <w:rPr>
          <w:noProof/>
        </w:rPr>
        <w:t>Tedersoo L, Bahram M, Põlme S</w:t>
      </w:r>
      <w:r w:rsidRPr="00131B34">
        <w:rPr>
          <w:i/>
          <w:noProof/>
        </w:rPr>
        <w:t>, et al.</w:t>
      </w:r>
      <w:r w:rsidRPr="00131B34">
        <w:rPr>
          <w:noProof/>
        </w:rPr>
        <w:t xml:space="preserve">, 2014. Fungal biogeography. Global diversity and geography of soil fungi. </w:t>
      </w:r>
      <w:r w:rsidRPr="00131B34">
        <w:rPr>
          <w:i/>
          <w:noProof/>
        </w:rPr>
        <w:t>Science (New York, N.Y.)</w:t>
      </w:r>
      <w:r w:rsidRPr="00131B34">
        <w:rPr>
          <w:noProof/>
        </w:rPr>
        <w:t xml:space="preserve"> </w:t>
      </w:r>
      <w:r w:rsidRPr="00131B34">
        <w:rPr>
          <w:b/>
          <w:noProof/>
        </w:rPr>
        <w:t>346</w:t>
      </w:r>
      <w:r w:rsidRPr="00131B34">
        <w:rPr>
          <w:noProof/>
        </w:rPr>
        <w:t>, 1256688.</w:t>
      </w:r>
    </w:p>
    <w:p w14:paraId="04370C50" w14:textId="77777777" w:rsidR="00131B34" w:rsidRPr="00131B34" w:rsidRDefault="00131B34" w:rsidP="00131B34">
      <w:pPr>
        <w:pStyle w:val="EndNoteBibliography"/>
        <w:rPr>
          <w:noProof/>
        </w:rPr>
      </w:pPr>
      <w:r w:rsidRPr="00131B34">
        <w:rPr>
          <w:noProof/>
        </w:rPr>
        <w:t xml:space="preserve">Wrather JA, Koenning SR, 2006. Estimates of disease effects on soybean yields in the United States 2003 to 2005. </w:t>
      </w:r>
      <w:r w:rsidRPr="00131B34">
        <w:rPr>
          <w:i/>
          <w:noProof/>
        </w:rPr>
        <w:t>Journal of nematology</w:t>
      </w:r>
      <w:r w:rsidRPr="00131B34">
        <w:rPr>
          <w:noProof/>
        </w:rPr>
        <w:t xml:space="preserve"> </w:t>
      </w:r>
      <w:r w:rsidRPr="00131B34">
        <w:rPr>
          <w:b/>
          <w:noProof/>
        </w:rPr>
        <w:t>38</w:t>
      </w:r>
      <w:r w:rsidRPr="00131B34">
        <w:rPr>
          <w:noProof/>
        </w:rPr>
        <w:t>, 173.</w:t>
      </w:r>
    </w:p>
    <w:p w14:paraId="6547BF8A" w14:textId="1DD4B52C"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1001E6"/>
    <w:rsid w:val="00131B34"/>
    <w:rsid w:val="001D5CAF"/>
    <w:rsid w:val="00297BE0"/>
    <w:rsid w:val="00310431"/>
    <w:rsid w:val="00347951"/>
    <w:rsid w:val="003B6935"/>
    <w:rsid w:val="003E4185"/>
    <w:rsid w:val="00403C5E"/>
    <w:rsid w:val="00434BC0"/>
    <w:rsid w:val="004E0B62"/>
    <w:rsid w:val="004E5607"/>
    <w:rsid w:val="005A242B"/>
    <w:rsid w:val="005D7BF9"/>
    <w:rsid w:val="005F3981"/>
    <w:rsid w:val="00845B95"/>
    <w:rsid w:val="008929C9"/>
    <w:rsid w:val="008A13A2"/>
    <w:rsid w:val="00930C9F"/>
    <w:rsid w:val="009D2D11"/>
    <w:rsid w:val="00A07C7D"/>
    <w:rsid w:val="00A137D9"/>
    <w:rsid w:val="00A65BDE"/>
    <w:rsid w:val="00AB51BC"/>
    <w:rsid w:val="00AC7E5F"/>
    <w:rsid w:val="00BE13AD"/>
    <w:rsid w:val="00BE64CB"/>
    <w:rsid w:val="00C04DBD"/>
    <w:rsid w:val="00D16828"/>
    <w:rsid w:val="00D633FE"/>
    <w:rsid w:val="00D677C1"/>
    <w:rsid w:val="00D926DB"/>
    <w:rsid w:val="00E60F6B"/>
    <w:rsid w:val="00E67EAD"/>
    <w:rsid w:val="00EB5D78"/>
    <w:rsid w:val="00EF678C"/>
    <w:rsid w:val="00F175B4"/>
    <w:rsid w:val="00F82CE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F4998-4372-F842-8577-6DEF3739E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4</Pages>
  <Words>2783</Words>
  <Characters>15865</Characters>
  <Application>Microsoft Macintosh Word</Application>
  <DocSecurity>0</DocSecurity>
  <Lines>132</Lines>
  <Paragraphs>37</Paragraphs>
  <ScaleCrop>false</ScaleCrop>
  <Company>Rojas</Company>
  <LinksUpToDate>false</LinksUpToDate>
  <CharactersWithSpaces>18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13</cp:revision>
  <dcterms:created xsi:type="dcterms:W3CDTF">2014-12-08T05:43:00Z</dcterms:created>
  <dcterms:modified xsi:type="dcterms:W3CDTF">2014-12-10T14:09:00Z</dcterms:modified>
</cp:coreProperties>
</file>